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Software testing is an important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r w:rsidR="00AD2225">
        <w:rPr>
          <w:rFonts w:cs="Mangal"/>
          <w:lang w:val="en-IN"/>
        </w:rPr>
        <w:t xml:space="preserve">in order to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w:t>
      </w:r>
      <w:r w:rsidR="00AC1792">
        <w:t xml:space="preserve"> </w:t>
      </w:r>
      <w:r w:rsidR="00AC1792">
        <w:t>worthy preprocessing technique</w:t>
      </w:r>
      <w:r w:rsidR="00AC1792">
        <w:t xml:space="preserve"> </w:t>
      </w:r>
      <w:r w:rsidR="00AC1792">
        <w:t>to enhance the</w:t>
      </w:r>
      <w:r w:rsidR="00AC1792">
        <w:t xml:space="preserve"> application</w:t>
      </w:r>
      <w:r w:rsidR="00E24F32">
        <w:t>s</w:t>
      </w:r>
      <w:r w:rsidR="00AC1792">
        <w:t xml:space="preserve"> that uses huge </w:t>
      </w:r>
      <w:r w:rsidR="00AC1792">
        <w:t>amounts</w:t>
      </w:r>
      <w:r w:rsidR="00AC1792">
        <w:t xml:space="preserve"> of data</w:t>
      </w:r>
      <w:r w:rsidR="00AC1792">
        <w:t>. S</w:t>
      </w:r>
      <w:r w:rsidR="00AC1792">
        <w:t xml:space="preserve">warm intelligence algorithms have shown </w:t>
      </w:r>
      <w:r w:rsidR="00AC1792">
        <w:t>promising</w:t>
      </w:r>
      <w:r w:rsidR="00AC1792">
        <w:t xml:space="preserve">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w:t>
      </w:r>
      <w:r w:rsidR="00B86CF8">
        <w:rPr>
          <w:lang w:eastAsia="en-IN"/>
        </w:rPr>
        <w:t xml:space="preserve"> to improve the feature selection</w:t>
      </w:r>
      <w:r w:rsidR="00B86CF8" w:rsidRPr="0023440B">
        <w:rPr>
          <w:lang w:eastAsia="en-IN"/>
        </w:rPr>
        <w:t xml:space="preserve">, this approach </w:t>
      </w:r>
      <w:r w:rsidR="00B86CF8">
        <w:rPr>
          <w:lang w:eastAsia="en-IN"/>
        </w:rPr>
        <w:t xml:space="preserve">are </w:t>
      </w:r>
      <w:r w:rsidR="00B86CF8" w:rsidRPr="0023440B">
        <w:rPr>
          <w:lang w:eastAsia="en-IN"/>
        </w:rPr>
        <w:t xml:space="preserve"> used for the</w:t>
      </w:r>
      <w:r w:rsidR="00B86CF8">
        <w:rPr>
          <w:lang w:eastAsia="en-IN"/>
        </w:rPr>
        <w:t xml:space="preserve"> </w:t>
      </w:r>
      <w:r w:rsidR="00B86CF8" w:rsidRPr="0023440B">
        <w:rPr>
          <w:bCs/>
          <w:lang w:eastAsia="en-IN"/>
        </w:rPr>
        <w:t xml:space="preserve">first time to predict software </w:t>
      </w:r>
      <w:r w:rsidR="00B86CF8">
        <w:rPr>
          <w:lang w:eastAsia="en-IN"/>
        </w:rPr>
        <w:t>defect</w:t>
      </w:r>
      <w:r w:rsidR="00B86CF8">
        <w:rPr>
          <w:lang w:eastAsia="en-IN"/>
        </w:rPr>
        <w:t xml:space="preserve">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60A3431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F</w:t>
      </w:r>
      <w:r w:rsidR="00E24F32">
        <w:t>eature selection</w:t>
      </w:r>
      <w:r w:rsidR="00E24F32">
        <w:t>,</w:t>
      </w:r>
      <w:r w:rsidR="00E24F32">
        <w:t xml:space="preserve"> </w:t>
      </w:r>
      <w:r w:rsidR="00E24F32">
        <w:t>S</w:t>
      </w:r>
      <w:r w:rsidR="00E24F32">
        <w:t xml:space="preserve">oftware </w:t>
      </w:r>
      <w:r w:rsidR="00E24F32">
        <w:t>d</w:t>
      </w:r>
      <w:r w:rsidR="00E24F32">
        <w:t xml:space="preserve">efect </w:t>
      </w:r>
      <w:r w:rsidR="00E24F32">
        <w:t>p</w:t>
      </w:r>
      <w:r w:rsidR="00E24F32">
        <w:t>rediction</w:t>
      </w:r>
      <w:r w:rsidR="00E24F32">
        <w:t xml:space="preserve">, Binary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74D36798"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223DB3F6"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362916" w:rsidRPr="00B83C95">
        <w:rPr>
          <w:rFonts w:ascii="Garamond" w:eastAsia="PMingLiU" w:hAnsi="Garamond" w:cs="Mangal"/>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8027F7" w:rsidRPr="00B83C95">
        <w:rPr>
          <w:rFonts w:ascii="Garamond" w:eastAsia="PMingLiU" w:hAnsi="Garamond" w:cs="Mangal"/>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D26A05" w:rsidRPr="00B83C95">
        <w:rPr>
          <w:rFonts w:ascii="Garamond" w:eastAsia="PMingLiU" w:hAnsi="Garamond" w:cs="Mangal"/>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127816"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127816"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127816"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r w:rsidRPr="00FA2C38">
        <w:t xml:space="preserve">Wahono and Suryana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B8FDC66" w:rsidR="003677E2" w:rsidRPr="00FA2C38" w:rsidRDefault="003677E2" w:rsidP="003677E2">
      <w:pPr>
        <w:pStyle w:val="BodyText"/>
      </w:pPr>
      <w:r w:rsidRPr="00FA2C38">
        <w:t xml:space="preserve">Arora and Saha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lastRenderedPageBreak/>
        <w:t xml:space="preserve">Recently, Malhorta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Related work table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77777777"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present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21DE23E4" w14:textId="77777777" w:rsidR="00E01D35" w:rsidRDefault="00E01D35" w:rsidP="00E01D35">
      <w:pPr>
        <w:keepNext/>
        <w:autoSpaceDE w:val="0"/>
        <w:autoSpaceDN w:val="0"/>
        <w:adjustRightInd w:val="0"/>
        <w:spacing w:line="240" w:lineRule="auto"/>
        <w:jc w:val="left"/>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6213B1ED" w14:textId="77777777" w:rsidR="00E01D35" w:rsidRDefault="00E01D35" w:rsidP="00E01D35">
      <w:pPr>
        <w:pStyle w:val="Text"/>
        <w:rPr>
          <w:rFonts w:cs="Arial"/>
          <w:b w:val="0"/>
          <w:bCs w:val="0"/>
        </w:rPr>
      </w:pPr>
      <w:r>
        <w:t xml:space="preserve">Figure </w:t>
      </w:r>
      <w:r>
        <w:fldChar w:fldCharType="begin"/>
      </w:r>
      <w:r>
        <w:instrText xml:space="preserve"> SEQ Figure \* ARABIC </w:instrText>
      </w:r>
      <w:r>
        <w:fldChar w:fldCharType="separate"/>
      </w:r>
      <w:r>
        <w:rPr>
          <w:noProof/>
        </w:rPr>
        <w:t>1</w:t>
      </w:r>
      <w:r>
        <w:fldChar w:fldCharType="end"/>
      </w:r>
      <w:r>
        <w:rPr>
          <w:rFonts w:cs="Arial"/>
        </w:rPr>
        <w:t xml:space="preserve">: </w:t>
      </w:r>
      <w:r w:rsidRPr="00AF2B7C">
        <w:rPr>
          <w:rFonts w:cs="Arial"/>
          <w:b w:val="0"/>
          <w:bCs w:val="0"/>
        </w:rPr>
        <w:t>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er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B2FBD24"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choose  PROMIS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lastRenderedPageBreak/>
        <w:t xml:space="preserve">The approach for applying training and testing in the experiments is based on a hold-out strategy in which each dataset is </w:t>
      </w:r>
      <w:r w:rsidRPr="00E01D35">
        <w:rPr>
          <w:sz w:val="20"/>
          <w:szCs w:val="20"/>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r w:rsidRPr="007F6102">
              <w:t>Datasets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7777777" w:rsidR="006421BC" w:rsidRPr="006421BC" w:rsidRDefault="006421BC" w:rsidP="006421BC"/>
    <w:p w14:paraId="52A15825" w14:textId="417B5309" w:rsidR="000F2E4D" w:rsidRDefault="000F2E4D" w:rsidP="00AF2B7C">
      <w:pPr>
        <w:pStyle w:val="Heading2"/>
      </w:pPr>
      <w:r>
        <w:t>Feature selection based on Sticky Binary Swarm Optimization </w:t>
      </w:r>
    </w:p>
    <w:p w14:paraId="12BF73C3"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For feature selection, we used the improved binary particle swarm optimization proposed by Nguyen et al. [] which is Sticky Binary Particle Swarm Optimization (SBPSO). SBPSO works as the folow chart presented in figure X.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127816"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127816"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127816"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127816"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127816"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127816"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127816"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67C704F9" w14:textId="3D28B6FC" w:rsidR="00E01D35" w:rsidRDefault="00E01D35" w:rsidP="000F2E4D">
      <w:pPr>
        <w:rPr>
          <w:rFonts w:eastAsiaTheme="minorEastAsia" w:cstheme="majorBidi"/>
        </w:rPr>
      </w:pPr>
      <w:r w:rsidRPr="00E01D35">
        <w:rPr>
          <w:rFonts w:eastAsiaTheme="minorEastAsia" w:cstheme="majorBidi"/>
          <w:highlight w:val="yellow"/>
        </w:rPr>
        <w:t>The following flowchart illustrate the flow of the proposed methods:</w:t>
      </w:r>
      <w:r>
        <w:rPr>
          <w:rFonts w:eastAsiaTheme="minorEastAsia" w:cstheme="majorBidi"/>
        </w:rPr>
        <w:t xml:space="preserve"> </w:t>
      </w:r>
    </w:p>
    <w:p w14:paraId="33E6C57E" w14:textId="37334233" w:rsidR="00E01D35" w:rsidRDefault="00E01D35" w:rsidP="000F2E4D">
      <w:pPr>
        <w:rPr>
          <w:rFonts w:eastAsiaTheme="minorEastAsia" w:cstheme="majorBidi"/>
        </w:rPr>
      </w:pPr>
    </w:p>
    <w:p w14:paraId="66931E57" w14:textId="77777777" w:rsidR="00E01D35" w:rsidRDefault="00E01D35" w:rsidP="00E01D35">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34FFD67C" w14:textId="77777777" w:rsidR="00E01D35" w:rsidRPr="00AF2B7C" w:rsidRDefault="00E01D35" w:rsidP="00E01D35">
      <w:pPr>
        <w:pStyle w:val="Text"/>
        <w:rPr>
          <w:b w:val="0"/>
          <w:bCs w:val="0"/>
          <w:lang w:eastAsia="en-IN"/>
        </w:rPr>
      </w:pPr>
      <w:r>
        <w:t xml:space="preserve">Figure </w:t>
      </w:r>
      <w:r>
        <w:fldChar w:fldCharType="begin"/>
      </w:r>
      <w:r>
        <w:instrText xml:space="preserve"> SEQ Figure \* ARABIC </w:instrText>
      </w:r>
      <w:r>
        <w:fldChar w:fldCharType="separate"/>
      </w:r>
      <w:r>
        <w:rPr>
          <w:noProof/>
        </w:rPr>
        <w:t>2</w:t>
      </w:r>
      <w:r>
        <w:fldChar w:fldCharType="end"/>
      </w:r>
      <w:r>
        <w:t>:</w:t>
      </w:r>
      <w:r w:rsidRPr="00AF2B7C">
        <w:rPr>
          <w:b w:val="0"/>
          <w:bCs w:val="0"/>
        </w:rPr>
        <w:t>SBPSO flowchar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6B191262" w14:textId="0D4ABB8F" w:rsidR="00AF2B7C" w:rsidRDefault="003A73D6" w:rsidP="00AF2B7C">
      <w:pPr>
        <w:pStyle w:val="Heading1"/>
        <w:rPr>
          <w:highlight w:val="yellow"/>
        </w:rPr>
      </w:pPr>
      <w:r>
        <w:rPr>
          <w:highlight w:val="yellow"/>
        </w:rPr>
        <w:t xml:space="preserve">Experimental Results </w:t>
      </w:r>
    </w:p>
    <w:p w14:paraId="070A22C9" w14:textId="77777777" w:rsidR="001C17E9" w:rsidRPr="00446CF6" w:rsidRDefault="001C17E9" w:rsidP="001C17E9">
      <w:pPr>
        <w:rPr>
          <w:rFonts w:cs="Arial"/>
          <w:highlight w:val="yellow"/>
          <w:rtl/>
          <w:lang w:val="en-US"/>
        </w:rPr>
      </w:pPr>
    </w:p>
    <w:p w14:paraId="2DD14292" w14:textId="2E7ACCD8" w:rsidR="004418F2" w:rsidRDefault="004418F2" w:rsidP="004418F2">
      <w:pPr>
        <w:pStyle w:val="Heading2"/>
        <w:rPr>
          <w:highlight w:val="yellow"/>
          <w:lang w:val="en-US"/>
        </w:rPr>
      </w:pPr>
      <w:r>
        <w:rPr>
          <w:highlight w:val="yellow"/>
          <w:lang w:val="en-US"/>
        </w:rPr>
        <w:t xml:space="preserve">Parameter setting </w:t>
      </w:r>
    </w:p>
    <w:p w14:paraId="38114BC4" w14:textId="5AE32E7E" w:rsidR="00AF2B7C" w:rsidRPr="00AF2B7C" w:rsidRDefault="00AF2B7C" w:rsidP="00AF2B7C">
      <w:pPr>
        <w:rPr>
          <w:lang w:val="en-US"/>
        </w:rPr>
      </w:pPr>
      <w:r w:rsidRPr="00AF2B7C">
        <w:rPr>
          <w:lang w:val="en-US"/>
        </w:rPr>
        <w:t>Th</w:t>
      </w:r>
      <w:r>
        <w:rPr>
          <w:lang w:val="en-US"/>
        </w:rPr>
        <w:t xml:space="preserve">e BSPO </w:t>
      </w:r>
      <w:r w:rsidR="00E01D35">
        <w:rPr>
          <w:lang w:val="en-US"/>
        </w:rPr>
        <w:t>parameters</w:t>
      </w:r>
      <w:r>
        <w:rPr>
          <w:lang w:val="en-US"/>
        </w:rPr>
        <w:t xml:space="preserve"> are </w:t>
      </w: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lastRenderedPageBreak/>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lastRenderedPageBreak/>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lastRenderedPageBreak/>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91FD0" w14:textId="77777777" w:rsidR="00127816" w:rsidRDefault="00127816" w:rsidP="009E2D58">
      <w:pPr>
        <w:spacing w:line="240" w:lineRule="auto"/>
      </w:pPr>
      <w:r>
        <w:separator/>
      </w:r>
    </w:p>
  </w:endnote>
  <w:endnote w:type="continuationSeparator" w:id="0">
    <w:p w14:paraId="521996F5" w14:textId="77777777" w:rsidR="00127816" w:rsidRDefault="00127816" w:rsidP="009E2D58">
      <w:pPr>
        <w:spacing w:line="240" w:lineRule="auto"/>
      </w:pPr>
      <w:r>
        <w:continuationSeparator/>
      </w:r>
    </w:p>
  </w:endnote>
  <w:endnote w:type="continuationNotice" w:id="1">
    <w:p w14:paraId="1DE4494E" w14:textId="77777777" w:rsidR="00127816" w:rsidRDefault="0012781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5AE9F" w14:textId="77777777" w:rsidR="00127816" w:rsidRDefault="00127816" w:rsidP="009E2D58">
      <w:pPr>
        <w:spacing w:line="240" w:lineRule="auto"/>
      </w:pPr>
      <w:r>
        <w:separator/>
      </w:r>
    </w:p>
  </w:footnote>
  <w:footnote w:type="continuationSeparator" w:id="0">
    <w:p w14:paraId="3E0F63DC" w14:textId="77777777" w:rsidR="00127816" w:rsidRDefault="00127816" w:rsidP="009E2D58">
      <w:pPr>
        <w:spacing w:line="240" w:lineRule="auto"/>
      </w:pPr>
      <w:r>
        <w:continuationSeparator/>
      </w:r>
    </w:p>
  </w:footnote>
  <w:footnote w:type="continuationNotice" w:id="1">
    <w:p w14:paraId="3B067241" w14:textId="77777777" w:rsidR="00127816" w:rsidRDefault="00127816">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tKwFALWf8F4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0F2E4D"/>
    <w:rsid w:val="0011235D"/>
    <w:rsid w:val="00120E8D"/>
    <w:rsid w:val="00121AFD"/>
    <w:rsid w:val="00125EE3"/>
    <w:rsid w:val="00127816"/>
    <w:rsid w:val="00133D62"/>
    <w:rsid w:val="00146636"/>
    <w:rsid w:val="001662A1"/>
    <w:rsid w:val="001728BF"/>
    <w:rsid w:val="001752F1"/>
    <w:rsid w:val="00175CF9"/>
    <w:rsid w:val="00176A77"/>
    <w:rsid w:val="001815A8"/>
    <w:rsid w:val="00187F4C"/>
    <w:rsid w:val="001916AC"/>
    <w:rsid w:val="00195734"/>
    <w:rsid w:val="001B4872"/>
    <w:rsid w:val="001C17E9"/>
    <w:rsid w:val="001C4645"/>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56BED"/>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18F2"/>
    <w:rsid w:val="00444080"/>
    <w:rsid w:val="00446CF6"/>
    <w:rsid w:val="00460D73"/>
    <w:rsid w:val="004834E5"/>
    <w:rsid w:val="004909E2"/>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84780"/>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C1792"/>
    <w:rsid w:val="00AD0E8D"/>
    <w:rsid w:val="00AD2225"/>
    <w:rsid w:val="00AE20BD"/>
    <w:rsid w:val="00AF175C"/>
    <w:rsid w:val="00AF2B7C"/>
    <w:rsid w:val="00AF42D1"/>
    <w:rsid w:val="00B01AF8"/>
    <w:rsid w:val="00B200BA"/>
    <w:rsid w:val="00B224B7"/>
    <w:rsid w:val="00B24F61"/>
    <w:rsid w:val="00B522CC"/>
    <w:rsid w:val="00B72E54"/>
    <w:rsid w:val="00B744A3"/>
    <w:rsid w:val="00B76098"/>
    <w:rsid w:val="00B76C5D"/>
    <w:rsid w:val="00B80305"/>
    <w:rsid w:val="00B83C95"/>
    <w:rsid w:val="00B85030"/>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24F32"/>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0D654-0EF5-4BA3-B458-4D730F8FC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4</Pages>
  <Words>27197</Words>
  <Characters>155028</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12</cp:revision>
  <cp:lastPrinted>2016-06-17T10:15:00Z</cp:lastPrinted>
  <dcterms:created xsi:type="dcterms:W3CDTF">2021-12-10T05:19:00Z</dcterms:created>
  <dcterms:modified xsi:type="dcterms:W3CDTF">2021-12-1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